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Estimate sustainability reference points for reef-associated carcharhinid shark species</w:t>
      </w:r>
    </w:p>
    <w:p w14:paraId="6BFA0E63" w14:textId="0F055002" w:rsidR="009A3B32" w:rsidRDefault="009A3B32" w:rsidP="009A3B32">
      <w:pPr>
        <w:pStyle w:val="ListParagraph"/>
        <w:numPr>
          <w:ilvl w:val="0"/>
          <w:numId w:val="1"/>
        </w:numPr>
      </w:pPr>
      <w:r>
        <w:t xml:space="preserve">Collect </w:t>
      </w:r>
      <w:r w:rsidR="00AD10B4">
        <w:t>life history traits from stock assessments: density-independent survival rate, age structured maturity, age structured survival/mortality, age-structured fecundity, maximum age</w:t>
      </w:r>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priors</w:t>
      </w:r>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traits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model</w:t>
      </w:r>
    </w:p>
    <w:p w14:paraId="237EA485" w14:textId="20A61A6A" w:rsidR="00DA67AE" w:rsidRDefault="00DA67AE" w:rsidP="009A3B32">
      <w:pPr>
        <w:pStyle w:val="ListParagraph"/>
        <w:numPr>
          <w:ilvl w:val="0"/>
          <w:numId w:val="1"/>
        </w:numPr>
      </w:pPr>
      <w:r>
        <w:t xml:space="preserve">Use </w:t>
      </w:r>
      <w:r w:rsidR="00556B60">
        <w:t xml:space="preserve">above </w:t>
      </w:r>
      <w:r>
        <w:t>model to predict life history traits for data-limited species</w:t>
      </w:r>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â, and from there calculate target and limit reference points</w:t>
      </w:r>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Check credibility of alpha-hat estimates against Pardo paper</w:t>
      </w:r>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If no age-structured values, use knife-edge maturity based on a50 value</w:t>
      </w:r>
    </w:p>
    <w:p w14:paraId="633A3BCD" w14:textId="2F02896B" w:rsidR="009E0DCB" w:rsidRDefault="009E0DCB" w:rsidP="004973B0">
      <w:pPr>
        <w:pStyle w:val="ListParagraph"/>
        <w:numPr>
          <w:ilvl w:val="0"/>
          <w:numId w:val="3"/>
        </w:numPr>
      </w:pPr>
      <w:r>
        <w:t>If no a50 value, can predict a50 if you know max age using method outlined in Frisk 2011</w:t>
      </w:r>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t>
      </w:r>
      <w:proofErr w:type="spellStart"/>
      <w:r>
        <w:t>watanabe</w:t>
      </w:r>
      <w:proofErr w:type="spellEnd"/>
      <w:r>
        <w:t xml:space="preserve"> u-shaped</w:t>
      </w:r>
      <w:r w:rsidR="00592F68">
        <w:t xml:space="preserve"> (bathtub)</w:t>
      </w:r>
      <w:r>
        <w:t xml:space="preserve"> function</w:t>
      </w:r>
      <w:r w:rsidR="00592F68">
        <w:t>? Depends on knowing von-</w:t>
      </w:r>
      <w:proofErr w:type="spellStart"/>
      <w:r w:rsidR="00592F68">
        <w:t>bertalanffy</w:t>
      </w:r>
      <w:proofErr w:type="spellEnd"/>
      <w:r w:rsidR="00592F68">
        <w:t xml:space="preserve">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If von-</w:t>
      </w:r>
      <w:proofErr w:type="spellStart"/>
      <w:r>
        <w:t>bertalanffy</w:t>
      </w:r>
      <w:proofErr w:type="spellEnd"/>
      <w:r>
        <w:t xml:space="preserve">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3D113C09" w:rsidR="005458FA" w:rsidRDefault="005458FA" w:rsidP="004973B0">
      <w:pPr>
        <w:pStyle w:val="ListParagraph"/>
        <w:numPr>
          <w:ilvl w:val="0"/>
          <w:numId w:val="2"/>
        </w:numPr>
      </w:pPr>
      <w:r>
        <w:t xml:space="preserve">See </w:t>
      </w:r>
      <w:proofErr w:type="spellStart"/>
      <w:r>
        <w:t>Manire</w:t>
      </w:r>
      <w:proofErr w:type="spellEnd"/>
      <w:r>
        <w:t xml:space="preserve"> &amp; Gruber for natural morality of age 0 lemon sharks (survivorship = 0.39)  </w:t>
      </w:r>
      <w:r>
        <w:fldChar w:fldCharType="begin" w:fldLock="1"/>
      </w:r>
      <w:r>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 xml:space="preserve">Not as important to have age-structured fecundity. Dusky shark example in Brooks paper </w:t>
      </w:r>
      <w:proofErr w:type="gramStart"/>
      <w:r>
        <w:t>doesn’t</w:t>
      </w:r>
      <w:proofErr w:type="gramEnd"/>
      <w:r>
        <w:t xml:space="preserve"> have it. Just make sure fecundity is expressed as an annual value and only includes females. Where no estimate of male-female ratio </w:t>
      </w:r>
      <w:proofErr w:type="gramStart"/>
      <w:r>
        <w:t>assume</w:t>
      </w:r>
      <w:proofErr w:type="gramEnd"/>
      <w:r>
        <w:t xml:space="preserve"> 1:1</w:t>
      </w:r>
    </w:p>
    <w:p w14:paraId="55CF4E3B" w14:textId="70D4E807" w:rsidR="00D817A1" w:rsidRPr="00D817A1" w:rsidRDefault="00D817A1" w:rsidP="00D817A1">
      <w:pPr>
        <w:rPr>
          <w:b/>
          <w:bCs/>
        </w:rPr>
      </w:pPr>
      <w:r w:rsidRPr="00D817A1">
        <w:rPr>
          <w:b/>
          <w:bCs/>
        </w:rPr>
        <w:t>Notes on density-independent survivor</w:t>
      </w:r>
      <w:r>
        <w:rPr>
          <w:b/>
          <w:bCs/>
        </w:rPr>
        <w:t>s</w:t>
      </w:r>
      <w:r w:rsidRPr="00D817A1">
        <w:rPr>
          <w:b/>
          <w:bCs/>
        </w:rPr>
        <w:t>hip</w:t>
      </w:r>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lastRenderedPageBreak/>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w:t>
      </w:r>
      <w:proofErr w:type="gramStart"/>
      <w:r w:rsidR="00085AB2" w:rsidRPr="00D77C8D">
        <w:rPr>
          <w:vertAlign w:val="superscript"/>
        </w:rPr>
        <w:t xml:space="preserve">mat  </w:t>
      </w:r>
      <w:r w:rsidR="00085AB2">
        <w:t>so</w:t>
      </w:r>
      <w:proofErr w:type="gramEnd"/>
      <w:r w:rsidR="00085AB2">
        <w:t xml:space="preserve"> can figure out b from only age at maturity (a50) and instantaneous natural mortality</w:t>
      </w:r>
    </w:p>
    <w:p w14:paraId="4A4032D0" w14:textId="22B750FB" w:rsidR="00D817A1" w:rsidRDefault="00D817A1" w:rsidP="00D817A1">
      <w:pPr>
        <w:spacing w:after="0"/>
      </w:pPr>
      <w:r>
        <w:t>instead of survival to recruitment rate in Brooks ref point method?</w:t>
      </w:r>
    </w:p>
    <w:p w14:paraId="59FFED51" w14:textId="77777777" w:rsidR="00D817A1" w:rsidRDefault="00D817A1" w:rsidP="00D817A1"/>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5458FA"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5458FA"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lastRenderedPageBreak/>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 xml:space="preserve">Other model </w:t>
      </w:r>
      <w:proofErr w:type="spellStart"/>
      <w:r>
        <w:rPr>
          <w:rFonts w:eastAsiaTheme="minorEastAsia"/>
        </w:rPr>
        <w:t>configuations</w:t>
      </w:r>
      <w:proofErr w:type="spellEnd"/>
      <w:r>
        <w:rPr>
          <w:rFonts w:eastAsiaTheme="minorEastAsia"/>
        </w:rPr>
        <w:t>:</w:t>
      </w:r>
    </w:p>
    <w:p w14:paraId="4405034D" w14:textId="4DFFD269" w:rsidR="00523148" w:rsidRDefault="00523148" w:rsidP="00523148">
      <w:pPr>
        <w:pStyle w:val="ListParagraph"/>
        <w:numPr>
          <w:ilvl w:val="0"/>
          <w:numId w:val="2"/>
        </w:numPr>
        <w:rPr>
          <w:rFonts w:eastAsiaTheme="minorEastAsia"/>
        </w:rPr>
      </w:pPr>
      <w:r>
        <w:rPr>
          <w:rFonts w:eastAsiaTheme="minorEastAsia"/>
        </w:rPr>
        <w:t xml:space="preserve">Could also set up a multivariate normal prior that connects S and a50 explicitly, maybe good idea because we know that these two parameters are correlated and they are also part of the same equation (rather than being two separately collected life history parameters).  In this version all covariates influence both response variables, </w:t>
      </w:r>
      <w:proofErr w:type="gramStart"/>
      <w:r>
        <w:rPr>
          <w:rFonts w:eastAsiaTheme="minorEastAsia"/>
        </w:rPr>
        <w:t>don’t</w:t>
      </w:r>
      <w:proofErr w:type="gramEnd"/>
      <w:r>
        <w:rPr>
          <w:rFonts w:eastAsiaTheme="minorEastAsia"/>
        </w:rPr>
        <w:t xml:space="preserve">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w:t>
      </w:r>
      <w:proofErr w:type="gramStart"/>
      <w:r>
        <w:rPr>
          <w:rFonts w:eastAsiaTheme="minorEastAsia"/>
        </w:rPr>
        <w:t>doesn’t</w:t>
      </w:r>
      <w:proofErr w:type="gramEnd"/>
      <w:r>
        <w:rPr>
          <w:rFonts w:eastAsiaTheme="minorEastAsia"/>
        </w:rPr>
        <w:t xml:space="preserve"> vary per stock. Allows you to see the changes in model fit more clearly but also potentially allows the model to be more driven by </w:t>
      </w:r>
      <w:proofErr w:type="gramStart"/>
      <w:r>
        <w:rPr>
          <w:rFonts w:eastAsiaTheme="minorEastAsia"/>
        </w:rPr>
        <w:t>noise?</w:t>
      </w:r>
      <w:proofErr w:type="gramEnd"/>
      <w:r>
        <w:rPr>
          <w:rFonts w:eastAsiaTheme="minorEastAsia"/>
        </w:rPr>
        <w:t xml:space="preserve"> Ask </w:t>
      </w:r>
      <w:proofErr w:type="spellStart"/>
      <w:r>
        <w:rPr>
          <w:rFonts w:eastAsiaTheme="minorEastAsia"/>
        </w:rPr>
        <w:t>aaron</w:t>
      </w:r>
      <w:proofErr w:type="spellEnd"/>
      <w:r>
        <w:rPr>
          <w:rFonts w:eastAsiaTheme="minorEastAsia"/>
        </w:rPr>
        <w:t xml:space="preserve">.  Mixed effect model (a50 intercept varies) acknowledges that there are differences between stocks that may not be accounted for in the chosen covariates.  Fix effect model says that all variation must be described by covariates.  </w:t>
      </w:r>
    </w:p>
    <w:p w14:paraId="086BBABE" w14:textId="07D8C389" w:rsidR="00556B60" w:rsidRPr="00556B60" w:rsidRDefault="00556B60" w:rsidP="00556B60"/>
    <w:p w14:paraId="10B55AFA" w14:textId="11F17A49" w:rsidR="00F65DF0" w:rsidRDefault="00F65DF0" w:rsidP="00F65DF0">
      <w:pPr>
        <w:pStyle w:val="Heading1"/>
      </w:pPr>
      <w:r>
        <w:t>Data</w:t>
      </w:r>
    </w:p>
    <w:p w14:paraId="77ED00DB" w14:textId="14B2C736" w:rsidR="00B4747E" w:rsidRDefault="00B4747E" w:rsidP="00B4747E">
      <w:r>
        <w:t>Data come from stock assessments and from papers</w:t>
      </w:r>
    </w:p>
    <w:p w14:paraId="29911665" w14:textId="6B6C7FE9" w:rsidR="00B4747E" w:rsidRDefault="00B4747E" w:rsidP="00B4747E">
      <w:pPr>
        <w:pStyle w:val="ListParagraph"/>
        <w:numPr>
          <w:ilvl w:val="0"/>
          <w:numId w:val="2"/>
        </w:numPr>
      </w:pPr>
      <w:r>
        <w:t xml:space="preserve">Initial data collection stage just looked at stock assessments because more likely to have maturity, </w:t>
      </w:r>
      <w:proofErr w:type="gramStart"/>
      <w:r>
        <w:t>fecundity</w:t>
      </w:r>
      <w:proofErr w:type="gramEnd"/>
      <w:r>
        <w:t xml:space="preserve"> and natural mortality in one document</w:t>
      </w:r>
    </w:p>
    <w:p w14:paraId="3C73F2CD" w14:textId="10BF86BB" w:rsidR="00B4747E" w:rsidRPr="00B4747E" w:rsidRDefault="00B4747E" w:rsidP="00B4747E">
      <w:pPr>
        <w:pStyle w:val="ListParagraph"/>
        <w:numPr>
          <w:ilvl w:val="0"/>
          <w:numId w:val="2"/>
        </w:numPr>
      </w:pPr>
      <w:r>
        <w:t>Second data collection stage looking at papers with more specific focus</w:t>
      </w:r>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 xml:space="preserve">Gulf of Mexico blacktip shark (Carcharhinus </w:t>
      </w:r>
      <w:proofErr w:type="spellStart"/>
      <w:r w:rsidRPr="00FB5E7D">
        <w:t>limbatus</w:t>
      </w:r>
      <w:proofErr w:type="spellEnd"/>
      <w:r w:rsidRPr="00FB5E7D">
        <w:t>, Carcharhinidae) stock assessment (NMFS 2012</w:t>
      </w:r>
    </w:p>
    <w:p w14:paraId="0AC7D298" w14:textId="23CDFFB6" w:rsidR="006E551D" w:rsidRDefault="006E551D" w:rsidP="006E551D">
      <w:r w:rsidRPr="00203721">
        <w:lastRenderedPageBreak/>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t>Stock assessment from Brooks 2010</w:t>
      </w:r>
    </w:p>
    <w:p w14:paraId="076E4979" w14:textId="77777777" w:rsidR="006E551D" w:rsidRDefault="006E551D" w:rsidP="006E551D">
      <w:pPr>
        <w:pStyle w:val="Heading3"/>
      </w:pPr>
      <w:r>
        <w:t xml:space="preserve">Stocks in </w:t>
      </w:r>
      <w:proofErr w:type="spellStart"/>
      <w:r>
        <w:t>Simpfendorder</w:t>
      </w:r>
      <w:proofErr w:type="spellEnd"/>
      <w:r>
        <w:t xml:space="preserve"> &amp; </w:t>
      </w:r>
      <w:proofErr w:type="spellStart"/>
      <w:r>
        <w:t>Dulvy</w:t>
      </w:r>
      <w:proofErr w:type="spellEnd"/>
      <w:r>
        <w:t xml:space="preserve">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w:t>
      </w:r>
      <w:proofErr w:type="spellStart"/>
      <w:r>
        <w:t>Aus</w:t>
      </w:r>
      <w:proofErr w:type="spellEnd"/>
      <w:r>
        <w:t xml:space="preserve"> Australian Blacktip, Gulf of Mexico Blacktip, Gulf of Mexico Bonnethead, NW Atlantic </w:t>
      </w:r>
      <w:proofErr w:type="spellStart"/>
      <w:r>
        <w:t>finetooth</w:t>
      </w:r>
      <w:proofErr w:type="spellEnd"/>
      <w:r>
        <w:t xml:space="preserve">, </w:t>
      </w:r>
    </w:p>
    <w:p w14:paraId="3E474221" w14:textId="77777777" w:rsidR="006E551D" w:rsidRDefault="006E551D" w:rsidP="006E551D">
      <w:r w:rsidRPr="005B0C34">
        <w:rPr>
          <w:b/>
        </w:rPr>
        <w:t>Sustainable, no management:</w:t>
      </w:r>
      <w:r>
        <w:t xml:space="preserve"> Queensland </w:t>
      </w:r>
      <w:proofErr w:type="spellStart"/>
      <w:r>
        <w:t>pigeye</w:t>
      </w:r>
      <w:proofErr w:type="spellEnd"/>
      <w:r>
        <w:t xml:space="preserve">, Queensland spinner, Queensland </w:t>
      </w:r>
      <w:proofErr w:type="spellStart"/>
      <w:r>
        <w:t>spottail</w:t>
      </w:r>
      <w:proofErr w:type="spellEnd"/>
      <w:r>
        <w:t xml:space="preserve">, </w:t>
      </w:r>
    </w:p>
    <w:p w14:paraId="4EC0C9A6" w14:textId="77777777" w:rsidR="006E551D" w:rsidRDefault="006E551D" w:rsidP="006E551D">
      <w:r w:rsidRPr="0059418C">
        <w:rPr>
          <w:b/>
        </w:rPr>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w:t>
      </w:r>
      <w:proofErr w:type="spellStart"/>
      <w:r>
        <w:t>Bertalanffy</w:t>
      </w:r>
      <w:proofErr w:type="spellEnd"/>
      <w:r>
        <w:t xml:space="preserve"> growth parameters for 23 stocks</w:t>
      </w:r>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 xml:space="preserve">Barker &amp; </w:t>
      </w:r>
      <w:proofErr w:type="spellStart"/>
      <w:r w:rsidRPr="00A23521">
        <w:rPr>
          <w:lang w:val="en-CA"/>
        </w:rPr>
        <w:t>Schleussel</w:t>
      </w:r>
      <w:proofErr w:type="spellEnd"/>
      <w:r w:rsidRPr="00A23521">
        <w:rPr>
          <w:lang w:val="en-CA"/>
        </w:rPr>
        <w:t xml:space="preserve"> 2005 – </w:t>
      </w:r>
      <w:proofErr w:type="spellStart"/>
      <w:r w:rsidRPr="00A23521">
        <w:rPr>
          <w:lang w:val="en-CA"/>
        </w:rPr>
        <w:t>bayesian</w:t>
      </w:r>
      <w:proofErr w:type="spellEnd"/>
      <w:r w:rsidRPr="00A23521">
        <w:rPr>
          <w:lang w:val="en-CA"/>
        </w:rPr>
        <w:t xml:space="preserve"> production modelling</w:t>
      </w:r>
    </w:p>
    <w:p w14:paraId="39A8E1D4" w14:textId="77777777" w:rsidR="006E551D" w:rsidRPr="00A47CDC" w:rsidRDefault="006E551D" w:rsidP="006E551D">
      <w:pPr>
        <w:rPr>
          <w:lang w:val="en-CA"/>
        </w:rPr>
      </w:pPr>
      <w:r w:rsidRPr="00A47CDC">
        <w:rPr>
          <w:lang w:val="en-CA"/>
        </w:rPr>
        <w:t xml:space="preserve">Brooks et al 2010 has </w:t>
      </w:r>
      <w:r>
        <w:rPr>
          <w:lang w:val="en-CA"/>
        </w:rPr>
        <w:t>biological parameters for dusky sharks</w:t>
      </w:r>
    </w:p>
    <w:p w14:paraId="1EEC46E1" w14:textId="77777777" w:rsidR="006E551D" w:rsidRPr="00A47CDC" w:rsidRDefault="006E551D" w:rsidP="006E551D">
      <w:pPr>
        <w:pStyle w:val="Heading3"/>
        <w:rPr>
          <w:lang w:val="en-CA"/>
        </w:rPr>
      </w:pPr>
      <w:proofErr w:type="spellStart"/>
      <w:r w:rsidRPr="00A47CDC">
        <w:rPr>
          <w:lang w:val="en-CA"/>
        </w:rPr>
        <w:t>Dulvy</w:t>
      </w:r>
      <w:proofErr w:type="spellEnd"/>
      <w:r w:rsidRPr="00A47CDC">
        <w:rPr>
          <w:lang w:val="en-CA"/>
        </w:rPr>
        <w:t xml:space="preserve">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 xml:space="preserve">Length at maturity, total length, species growth rate k (von </w:t>
      </w:r>
      <w:proofErr w:type="spellStart"/>
      <w:r>
        <w:t>Bertalanffy</w:t>
      </w:r>
      <w:proofErr w:type="spellEnd"/>
      <w:r>
        <w:t xml:space="preserve">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 xml:space="preserve">From </w:t>
      </w:r>
      <w:proofErr w:type="spellStart"/>
      <w:r>
        <w:t>Beukhof</w:t>
      </w:r>
      <w:proofErr w:type="spellEnd"/>
      <w:r>
        <w:t xml:space="preserve"> dataset: habitat, feeding mode, body shape, offspring size, spawning type</w:t>
      </w:r>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t xml:space="preserve">Dusky – </w:t>
      </w:r>
      <w:proofErr w:type="spellStart"/>
      <w:r>
        <w:t>Compagno</w:t>
      </w:r>
      <w:proofErr w:type="spellEnd"/>
      <w:r>
        <w:t xml:space="preserve"> 1984, </w:t>
      </w:r>
      <w:proofErr w:type="spellStart"/>
      <w:r>
        <w:t>Musick</w:t>
      </w:r>
      <w:proofErr w:type="spellEnd"/>
      <w:r>
        <w:t xml:space="preserve"> 1993</w:t>
      </w:r>
      <w:r w:rsidR="005E3304">
        <w:t xml:space="preserve">, </w:t>
      </w:r>
      <w:proofErr w:type="spellStart"/>
      <w:r w:rsidR="009B7E8D">
        <w:t>Musick</w:t>
      </w:r>
      <w:proofErr w:type="spellEnd"/>
      <w:r w:rsidR="009B7E8D">
        <w:t xml:space="preserve"> &amp; </w:t>
      </w:r>
      <w:proofErr w:type="spellStart"/>
      <w:r w:rsidR="009B7E8D">
        <w:t>Colvocoresses</w:t>
      </w:r>
      <w:proofErr w:type="spellEnd"/>
      <w:r w:rsidR="009B7E8D">
        <w:t xml:space="preserve"> 1986, Castro 1993</w:t>
      </w:r>
      <w:r w:rsidR="00462E76">
        <w:t xml:space="preserve">, </w:t>
      </w:r>
      <w:proofErr w:type="spellStart"/>
      <w:r w:rsidR="00462E76">
        <w:t>Natanson</w:t>
      </w:r>
      <w:proofErr w:type="spellEnd"/>
      <w:r w:rsidR="00462E76">
        <w:t xml:space="preserve">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 xml:space="preserve">Robbins 2006 see for white-tip and grey reef sharks in </w:t>
      </w:r>
      <w:proofErr w:type="spellStart"/>
      <w:r>
        <w:rPr>
          <w:lang w:val="en-CA"/>
        </w:rPr>
        <w:t>australia</w:t>
      </w:r>
      <w:proofErr w:type="spellEnd"/>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t>Data is included in the master table preferentially by source.  Highest priority inclusion status = data from peer-reviewed papers or fisheries management documents e.g. stock assessments. 2</w:t>
      </w:r>
      <w:r w:rsidRPr="00D414D1">
        <w:rPr>
          <w:vertAlign w:val="superscript"/>
        </w:rPr>
        <w:t>nd</w:t>
      </w:r>
      <w:r>
        <w:t xml:space="preserve"> tier is data from </w:t>
      </w:r>
      <w:proofErr w:type="spellStart"/>
      <w:r>
        <w:t>Beukhof</w:t>
      </w:r>
      <w:proofErr w:type="spellEnd"/>
      <w:r>
        <w:t xml:space="preserve"> dataset. 3</w:t>
      </w:r>
      <w:r w:rsidRPr="00D414D1">
        <w:rPr>
          <w:vertAlign w:val="superscript"/>
        </w:rPr>
        <w:t>rd</w:t>
      </w:r>
      <w:r>
        <w:t xml:space="preserve"> tier is data from </w:t>
      </w:r>
      <w:proofErr w:type="spellStart"/>
      <w:r>
        <w:t>FishBase</w:t>
      </w:r>
      <w:proofErr w:type="spellEnd"/>
      <w:r>
        <w:t>.</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r>
        <w:rPr>
          <w:rFonts w:eastAsiaTheme="minorEastAsia"/>
          <w:lang w:val="en-CA"/>
        </w:rPr>
        <w:t xml:space="preserve">Wher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lastRenderedPageBreak/>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proofErr w:type="spellStart"/>
      <w:r>
        <w:rPr>
          <w:b/>
          <w:bCs/>
          <w:lang w:val="en-CA"/>
        </w:rPr>
        <w:t>Beverton</w:t>
      </w:r>
      <w:proofErr w:type="spellEnd"/>
      <w:r>
        <w:rPr>
          <w:b/>
          <w:bCs/>
          <w:lang w:val="en-CA"/>
        </w:rPr>
        <w:t>-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5458FA">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5458FA">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r>
        <w:rPr>
          <w:lang w:val="en-CA"/>
        </w:rPr>
        <w:t>Where</w:t>
      </w:r>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proofErr w:type="spellStart"/>
      <w:r>
        <w:rPr>
          <w:lang w:val="en-CA"/>
        </w:rPr>
        <w:t>Mj</w:t>
      </w:r>
      <w:proofErr w:type="spellEnd"/>
      <w:r>
        <w:rPr>
          <w:lang w:val="en-CA"/>
        </w:rPr>
        <w:t xml:space="preserve"> = natural mortality at age</w:t>
      </w:r>
    </w:p>
    <w:p w14:paraId="7D5ED251" w14:textId="055CBE11" w:rsidR="006728BA" w:rsidRDefault="004B2B7E" w:rsidP="00FE784B">
      <w:pPr>
        <w:spacing w:after="0"/>
        <w:rPr>
          <w:lang w:val="en-CA"/>
        </w:rPr>
      </w:pPr>
      <w:r>
        <w:rPr>
          <w:lang w:val="en-CA"/>
        </w:rPr>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5458FA"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r>
        <w:rPr>
          <w:rFonts w:eastAsiaTheme="minorEastAsia"/>
          <w:lang w:val="en-CA"/>
        </w:rPr>
        <w:t>Where</w:t>
      </w:r>
    </w:p>
    <w:p w14:paraId="64F9A3D1" w14:textId="306666F8" w:rsidR="00361A4B" w:rsidRDefault="00361A4B" w:rsidP="00FE784B">
      <w:pPr>
        <w:spacing w:after="0"/>
        <w:rPr>
          <w:rFonts w:eastAsiaTheme="minorEastAsia"/>
          <w:lang w:val="en-CA"/>
        </w:rPr>
      </w:pPr>
      <w:r>
        <w:rPr>
          <w:rFonts w:eastAsiaTheme="minorEastAsia"/>
          <w:lang w:val="en-CA"/>
        </w:rPr>
        <w:lastRenderedPageBreak/>
        <w:t>M=natural mortality (average from age 1 to age max)</w:t>
      </w:r>
    </w:p>
    <w:p w14:paraId="638913A7" w14:textId="68107469" w:rsidR="00361A4B" w:rsidRDefault="000E16D0" w:rsidP="00FE784B">
      <w:pPr>
        <w:spacing w:after="0"/>
        <w:rPr>
          <w:rFonts w:eastAsiaTheme="minorEastAsia"/>
          <w:lang w:val="en-CA"/>
        </w:rPr>
      </w:pPr>
      <w:proofErr w:type="spellStart"/>
      <w:r>
        <w:rPr>
          <w:rFonts w:eastAsiaTheme="minorEastAsia"/>
          <w:lang w:val="en-CA"/>
        </w:rPr>
        <w:t>Bmer</w:t>
      </w:r>
      <w:proofErr w:type="spellEnd"/>
      <w:r>
        <w:rPr>
          <w:rFonts w:eastAsiaTheme="minorEastAsia"/>
          <w:lang w:val="en-CA"/>
        </w:rPr>
        <w:t>=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5458FA"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5458FA"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proofErr w:type="spellStart"/>
      <w:r>
        <w:rPr>
          <w:rFonts w:eastAsiaTheme="minorEastAsia"/>
          <w:lang w:val="en-CA"/>
        </w:rPr>
        <w:t>SPR</w:t>
      </w:r>
      <w:r w:rsidRPr="0055457A">
        <w:rPr>
          <w:rFonts w:eastAsiaTheme="minorEastAsia"/>
          <w:vertAlign w:val="subscript"/>
          <w:lang w:val="en-CA"/>
        </w:rPr>
        <w:t>f</w:t>
      </w:r>
      <w:proofErr w:type="spellEnd"/>
      <w:r w:rsidRPr="0055457A">
        <w:rPr>
          <w:rFonts w:eastAsiaTheme="minorEastAsia"/>
          <w:vertAlign w:val="subscript"/>
          <w:lang w:val="en-CA"/>
        </w:rPr>
        <w:t xml:space="preserve">=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Brooks paper)</w:t>
      </w:r>
    </w:p>
    <w:p w14:paraId="7A7FB658" w14:textId="1DC77B2F" w:rsidR="0055457A" w:rsidRPr="002F7111" w:rsidRDefault="002F79FE" w:rsidP="00FE784B">
      <w:pPr>
        <w:spacing w:after="0"/>
        <w:rPr>
          <w:rFonts w:eastAsiaTheme="minorEastAsia"/>
          <w:lang w:val="en-CA"/>
        </w:rPr>
      </w:pPr>
      <w:proofErr w:type="spellStart"/>
      <w:r>
        <w:rPr>
          <w:rFonts w:eastAsiaTheme="minorEastAsia"/>
          <w:lang w:val="en-CA"/>
        </w:rPr>
        <w:t>p</w:t>
      </w:r>
      <w:r w:rsidRPr="002F79FE">
        <w:rPr>
          <w:rFonts w:eastAsiaTheme="minorEastAsia"/>
          <w:vertAlign w:val="subscript"/>
          <w:lang w:val="en-CA"/>
        </w:rPr>
        <w:t>s</w:t>
      </w:r>
      <w:proofErr w:type="spellEnd"/>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1286"/>
    <w:rsid w:val="000415BA"/>
    <w:rsid w:val="000608B8"/>
    <w:rsid w:val="00085946"/>
    <w:rsid w:val="00085AB2"/>
    <w:rsid w:val="00095B6F"/>
    <w:rsid w:val="000B76C7"/>
    <w:rsid w:val="000E0B18"/>
    <w:rsid w:val="000E16D0"/>
    <w:rsid w:val="00104C96"/>
    <w:rsid w:val="00106A2C"/>
    <w:rsid w:val="00134502"/>
    <w:rsid w:val="001638D4"/>
    <w:rsid w:val="00163E1E"/>
    <w:rsid w:val="001C019E"/>
    <w:rsid w:val="001D1E46"/>
    <w:rsid w:val="00212C59"/>
    <w:rsid w:val="00223653"/>
    <w:rsid w:val="002708C9"/>
    <w:rsid w:val="00296DA8"/>
    <w:rsid w:val="002F7111"/>
    <w:rsid w:val="002F79FE"/>
    <w:rsid w:val="00307FB3"/>
    <w:rsid w:val="0031281B"/>
    <w:rsid w:val="00315B66"/>
    <w:rsid w:val="00323799"/>
    <w:rsid w:val="003243B4"/>
    <w:rsid w:val="003276F5"/>
    <w:rsid w:val="00361A4B"/>
    <w:rsid w:val="00386F5F"/>
    <w:rsid w:val="003D65DE"/>
    <w:rsid w:val="003D748B"/>
    <w:rsid w:val="003F3088"/>
    <w:rsid w:val="004229FF"/>
    <w:rsid w:val="00436CA9"/>
    <w:rsid w:val="00437973"/>
    <w:rsid w:val="00462E76"/>
    <w:rsid w:val="004973B0"/>
    <w:rsid w:val="004A13F9"/>
    <w:rsid w:val="004B2B7E"/>
    <w:rsid w:val="004C6124"/>
    <w:rsid w:val="004D5774"/>
    <w:rsid w:val="004D6F8B"/>
    <w:rsid w:val="0051490E"/>
    <w:rsid w:val="00523148"/>
    <w:rsid w:val="00532BF1"/>
    <w:rsid w:val="00536535"/>
    <w:rsid w:val="005458FA"/>
    <w:rsid w:val="0055457A"/>
    <w:rsid w:val="00556B60"/>
    <w:rsid w:val="00574FA4"/>
    <w:rsid w:val="00592F68"/>
    <w:rsid w:val="005E3304"/>
    <w:rsid w:val="00611137"/>
    <w:rsid w:val="00642300"/>
    <w:rsid w:val="006728BA"/>
    <w:rsid w:val="006A74A1"/>
    <w:rsid w:val="006D67BC"/>
    <w:rsid w:val="006E551D"/>
    <w:rsid w:val="00735B16"/>
    <w:rsid w:val="00741E1A"/>
    <w:rsid w:val="007511C9"/>
    <w:rsid w:val="007513B2"/>
    <w:rsid w:val="00767C74"/>
    <w:rsid w:val="00796E62"/>
    <w:rsid w:val="007A22B6"/>
    <w:rsid w:val="007D2891"/>
    <w:rsid w:val="007D4295"/>
    <w:rsid w:val="007E1420"/>
    <w:rsid w:val="00817F2F"/>
    <w:rsid w:val="00862FD7"/>
    <w:rsid w:val="008A4CED"/>
    <w:rsid w:val="008B5B2D"/>
    <w:rsid w:val="008D1D9C"/>
    <w:rsid w:val="008E3610"/>
    <w:rsid w:val="00932B87"/>
    <w:rsid w:val="009336C0"/>
    <w:rsid w:val="00976300"/>
    <w:rsid w:val="009A3B32"/>
    <w:rsid w:val="009B7E8D"/>
    <w:rsid w:val="009E0DCB"/>
    <w:rsid w:val="00A11A39"/>
    <w:rsid w:val="00A41FE9"/>
    <w:rsid w:val="00A85FF1"/>
    <w:rsid w:val="00AD10B4"/>
    <w:rsid w:val="00AE7C78"/>
    <w:rsid w:val="00B4747E"/>
    <w:rsid w:val="00BA21D2"/>
    <w:rsid w:val="00C20876"/>
    <w:rsid w:val="00C73D22"/>
    <w:rsid w:val="00C90457"/>
    <w:rsid w:val="00CA6D57"/>
    <w:rsid w:val="00D1494F"/>
    <w:rsid w:val="00D17F7E"/>
    <w:rsid w:val="00D21625"/>
    <w:rsid w:val="00D27193"/>
    <w:rsid w:val="00D414D1"/>
    <w:rsid w:val="00D80A10"/>
    <w:rsid w:val="00D817A1"/>
    <w:rsid w:val="00D82064"/>
    <w:rsid w:val="00D95379"/>
    <w:rsid w:val="00DA67AE"/>
    <w:rsid w:val="00E461E1"/>
    <w:rsid w:val="00EF0B16"/>
    <w:rsid w:val="00EF69DD"/>
    <w:rsid w:val="00F331E0"/>
    <w:rsid w:val="00F51131"/>
    <w:rsid w:val="00F5566E"/>
    <w:rsid w:val="00F65DF0"/>
    <w:rsid w:val="00F72284"/>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7</TotalTime>
  <Pages>7</Pages>
  <Words>2713</Words>
  <Characters>1546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93</cp:revision>
  <dcterms:created xsi:type="dcterms:W3CDTF">2019-06-28T15:21:00Z</dcterms:created>
  <dcterms:modified xsi:type="dcterms:W3CDTF">2020-11-1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